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A02C4" w:rsidRPr="004C6A1C" w:rsidRDefault="00EA02C4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bookmarkStart w:id="0" w:name="_GoBack"/>
      <w:bookmarkEnd w:id="0"/>
      <w:r w:rsidRPr="004C6A1C">
        <w:rPr>
          <w:rFonts w:ascii="Times New Roman" w:hAnsi="Times New Roman" w:cs="Times New Roman"/>
          <w:b/>
          <w:sz w:val="24"/>
          <w:szCs w:val="24"/>
          <w:lang w:val="en-GB"/>
        </w:rPr>
        <w:t xml:space="preserve">Table </w:t>
      </w:r>
      <w:r w:rsidR="006025FE">
        <w:rPr>
          <w:rFonts w:ascii="Times New Roman" w:hAnsi="Times New Roman" w:cs="Times New Roman"/>
          <w:b/>
          <w:sz w:val="24"/>
          <w:szCs w:val="24"/>
          <w:lang w:val="en-GB"/>
        </w:rPr>
        <w:t>S</w:t>
      </w:r>
      <w:r w:rsidR="00747DD9" w:rsidRPr="004C6A1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Pr="004C6A1C">
        <w:rPr>
          <w:rFonts w:ascii="Times New Roman" w:hAnsi="Times New Roman" w:cs="Times New Roman"/>
          <w:b/>
          <w:sz w:val="24"/>
          <w:szCs w:val="24"/>
          <w:lang w:val="en-GB"/>
        </w:rPr>
        <w:t xml:space="preserve">. </w:t>
      </w:r>
      <w:proofErr w:type="gramStart"/>
      <w:r w:rsidR="004C34D5">
        <w:rPr>
          <w:rFonts w:ascii="Times New Roman" w:hAnsi="Times New Roman" w:cs="Times New Roman"/>
          <w:b/>
          <w:sz w:val="24"/>
          <w:szCs w:val="24"/>
          <w:lang w:val="en-GB"/>
        </w:rPr>
        <w:t>H</w:t>
      </w:r>
      <w:r w:rsidRPr="004C6A1C">
        <w:rPr>
          <w:rFonts w:ascii="Times New Roman" w:hAnsi="Times New Roman" w:cs="Times New Roman"/>
          <w:b/>
          <w:sz w:val="24"/>
          <w:szCs w:val="24"/>
          <w:lang w:val="en-GB"/>
        </w:rPr>
        <w:t>andedness</w:t>
      </w:r>
      <w:r w:rsidR="003E61EE" w:rsidRPr="004C6A1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in</w:t>
      </w:r>
      <w:r w:rsidRPr="004C6A1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the</w:t>
      </w:r>
      <w:r w:rsidR="003E61EE" w:rsidRPr="004C6A1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top 100</w:t>
      </w:r>
      <w:r w:rsidRPr="004C6A1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year-end </w:t>
      </w:r>
      <w:r w:rsidR="003E61EE" w:rsidRPr="004C6A1C">
        <w:rPr>
          <w:rFonts w:ascii="Times New Roman" w:hAnsi="Times New Roman" w:cs="Times New Roman"/>
          <w:b/>
          <w:sz w:val="24"/>
          <w:szCs w:val="24"/>
          <w:lang w:val="en-GB"/>
        </w:rPr>
        <w:t>rankings</w:t>
      </w:r>
      <w:r w:rsidRPr="004C6A1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in men’s and ladies</w:t>
      </w:r>
      <w:r w:rsidR="003E61EE" w:rsidRPr="004C6A1C">
        <w:rPr>
          <w:rFonts w:ascii="Times New Roman" w:hAnsi="Times New Roman" w:cs="Times New Roman"/>
          <w:b/>
          <w:sz w:val="24"/>
          <w:szCs w:val="24"/>
          <w:lang w:val="en-GB"/>
        </w:rPr>
        <w:t>’ professional tennis</w:t>
      </w:r>
      <w:r w:rsidRPr="004C6A1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proofErr w:type="gramEnd"/>
    </w:p>
    <w:p w:rsidR="00EA02C4" w:rsidRPr="004C6A1C" w:rsidRDefault="00EA02C4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1F4FC5" w:rsidRPr="00880E6D" w:rsidRDefault="001F4FC5">
      <w:pPr>
        <w:rPr>
          <w:lang w:val="en-US"/>
        </w:rPr>
      </w:pP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22"/>
        <w:gridCol w:w="1428"/>
        <w:gridCol w:w="527"/>
        <w:gridCol w:w="527"/>
        <w:gridCol w:w="621"/>
        <w:gridCol w:w="622"/>
        <w:gridCol w:w="622"/>
        <w:gridCol w:w="1468"/>
        <w:gridCol w:w="497"/>
        <w:gridCol w:w="497"/>
        <w:gridCol w:w="643"/>
        <w:gridCol w:w="644"/>
        <w:gridCol w:w="644"/>
      </w:tblGrid>
      <w:tr w:rsidR="00852635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</w:tcPr>
          <w:p w:rsidR="00852635" w:rsidRPr="0066326A" w:rsidRDefault="00852635" w:rsidP="0066326A">
            <w:pPr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</w:pPr>
          </w:p>
        </w:tc>
        <w:tc>
          <w:tcPr>
            <w:tcW w:w="4212" w:type="dxa"/>
            <w:gridSpan w:val="6"/>
          </w:tcPr>
          <w:p w:rsidR="00852635" w:rsidRPr="0066326A" w:rsidRDefault="00852635" w:rsidP="0066326A">
            <w:pPr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  <w:t>Men</w:t>
            </w:r>
          </w:p>
        </w:tc>
        <w:tc>
          <w:tcPr>
            <w:tcW w:w="4258" w:type="dxa"/>
            <w:gridSpan w:val="6"/>
          </w:tcPr>
          <w:p w:rsidR="00852635" w:rsidRPr="0066326A" w:rsidRDefault="00852635" w:rsidP="0066326A">
            <w:pPr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  <w:t>Ladies</w:t>
            </w:r>
          </w:p>
        </w:tc>
      </w:tr>
      <w:tr w:rsidR="00E21800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852635" w:rsidRPr="0066326A" w:rsidRDefault="00852635" w:rsidP="0066326A">
            <w:pPr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  <w:t>Year</w:t>
            </w:r>
          </w:p>
        </w:tc>
        <w:tc>
          <w:tcPr>
            <w:tcW w:w="1383" w:type="dxa"/>
          </w:tcPr>
          <w:p w:rsidR="00852635" w:rsidRPr="0066326A" w:rsidRDefault="00852635" w:rsidP="0066326A">
            <w:pPr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  <w:t>Date</w:t>
            </w:r>
            <w:r w:rsidR="00A3390B" w:rsidRPr="006632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  <w:t xml:space="preserve"> (month/day)</w:t>
            </w:r>
          </w:p>
        </w:tc>
        <w:tc>
          <w:tcPr>
            <w:tcW w:w="510" w:type="dxa"/>
            <w:shd w:val="clear" w:color="auto" w:fill="auto"/>
            <w:noWrap/>
            <w:hideMark/>
          </w:tcPr>
          <w:p w:rsidR="00852635" w:rsidRPr="0066326A" w:rsidRDefault="00852635" w:rsidP="0066326A">
            <w:pPr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  <w:t>LH</w:t>
            </w:r>
          </w:p>
        </w:tc>
        <w:tc>
          <w:tcPr>
            <w:tcW w:w="511" w:type="dxa"/>
          </w:tcPr>
          <w:p w:rsidR="00852635" w:rsidRPr="0066326A" w:rsidRDefault="00852635" w:rsidP="0066326A">
            <w:pPr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  <w:t>RH</w:t>
            </w:r>
          </w:p>
        </w:tc>
        <w:tc>
          <w:tcPr>
            <w:tcW w:w="602" w:type="dxa"/>
          </w:tcPr>
          <w:p w:rsidR="00852635" w:rsidRPr="0066326A" w:rsidRDefault="00852635" w:rsidP="0066326A">
            <w:pPr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  <w:t>AMB</w:t>
            </w:r>
          </w:p>
        </w:tc>
        <w:tc>
          <w:tcPr>
            <w:tcW w:w="603" w:type="dxa"/>
            <w:shd w:val="clear" w:color="auto" w:fill="auto"/>
            <w:noWrap/>
            <w:hideMark/>
          </w:tcPr>
          <w:p w:rsidR="00852635" w:rsidRPr="0066326A" w:rsidRDefault="00852635" w:rsidP="0066326A">
            <w:pPr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  <w:t>N/A</w:t>
            </w:r>
          </w:p>
        </w:tc>
        <w:tc>
          <w:tcPr>
            <w:tcW w:w="603" w:type="dxa"/>
          </w:tcPr>
          <w:p w:rsidR="00852635" w:rsidRPr="0066326A" w:rsidRDefault="00852635" w:rsidP="0066326A">
            <w:pPr>
              <w:spacing w:line="480" w:lineRule="auto"/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  <w:lang w:val="en-GB" w:eastAsia="de-DE"/>
              </w:rPr>
              <w:t>p</w:t>
            </w:r>
          </w:p>
        </w:tc>
        <w:tc>
          <w:tcPr>
            <w:tcW w:w="1423" w:type="dxa"/>
          </w:tcPr>
          <w:p w:rsidR="00852635" w:rsidRPr="0066326A" w:rsidRDefault="00852635" w:rsidP="0066326A">
            <w:pPr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  <w:t>Date</w:t>
            </w:r>
            <w:r w:rsidR="00A3390B" w:rsidRPr="006632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  <w:t xml:space="preserve"> (month/day)</w:t>
            </w:r>
          </w:p>
        </w:tc>
        <w:tc>
          <w:tcPr>
            <w:tcW w:w="482" w:type="dxa"/>
          </w:tcPr>
          <w:p w:rsidR="00852635" w:rsidRPr="0066326A" w:rsidRDefault="00852635" w:rsidP="0066326A">
            <w:pPr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  <w:t>LH</w:t>
            </w:r>
          </w:p>
        </w:tc>
        <w:tc>
          <w:tcPr>
            <w:tcW w:w="482" w:type="dxa"/>
          </w:tcPr>
          <w:p w:rsidR="00852635" w:rsidRPr="0066326A" w:rsidRDefault="00852635" w:rsidP="0066326A">
            <w:pPr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  <w:t>RH</w:t>
            </w:r>
          </w:p>
        </w:tc>
        <w:tc>
          <w:tcPr>
            <w:tcW w:w="623" w:type="dxa"/>
          </w:tcPr>
          <w:p w:rsidR="00852635" w:rsidRPr="0066326A" w:rsidRDefault="00852635" w:rsidP="0066326A">
            <w:pPr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  <w:t>AMB</w:t>
            </w:r>
          </w:p>
        </w:tc>
        <w:tc>
          <w:tcPr>
            <w:tcW w:w="624" w:type="dxa"/>
          </w:tcPr>
          <w:p w:rsidR="00852635" w:rsidRPr="0066326A" w:rsidRDefault="00852635" w:rsidP="0066326A">
            <w:pPr>
              <w:spacing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GB" w:eastAsia="de-DE"/>
              </w:rPr>
              <w:t>N/A</w:t>
            </w:r>
          </w:p>
        </w:tc>
        <w:tc>
          <w:tcPr>
            <w:tcW w:w="624" w:type="dxa"/>
          </w:tcPr>
          <w:p w:rsidR="00852635" w:rsidRPr="0066326A" w:rsidRDefault="00852635" w:rsidP="0066326A">
            <w:pPr>
              <w:spacing w:line="480" w:lineRule="auto"/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  <w:lang w:val="en-GB" w:eastAsia="de-DE"/>
              </w:rPr>
              <w:t>p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73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14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3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7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.196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74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0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3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7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.196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75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15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6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123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1/04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4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1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889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76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12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6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123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05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4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6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0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859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77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31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6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4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039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31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5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8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419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78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31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6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123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10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0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9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1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130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79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6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9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1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005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31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1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4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053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80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31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7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3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020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31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0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2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8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086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81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/23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6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123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31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1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2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7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046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82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0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6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4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039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20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0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4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6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098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83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19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3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5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.196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05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1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5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057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84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4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6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4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039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24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6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186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85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30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4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072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23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1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1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083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86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9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3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7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.196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22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7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5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420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87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8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3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7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.196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20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0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1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223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88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19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9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1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005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19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1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1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083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89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18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5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072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1/20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9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2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214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90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31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6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4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039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1/26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2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0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362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lastRenderedPageBreak/>
              <w:t>1991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30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8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2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010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1/25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5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7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828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92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8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1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9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.001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1/23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5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7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828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93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7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7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3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020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27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6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1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3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743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94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6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7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3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020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1/21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5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1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4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855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95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5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21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9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GB"/>
              </w:rPr>
              <w:t>.001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25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3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4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4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979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96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30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6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4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039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30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7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5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420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97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9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3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7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.196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1/24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8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3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303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98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8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8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2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010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1/23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1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9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129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1999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7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5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5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072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27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0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0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217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2000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5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2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8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881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25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3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630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2001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31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3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7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.196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1/12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1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335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2002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30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4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6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123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1/11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1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335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2003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9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3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208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1/10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1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9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129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2004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7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3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7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.196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27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5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5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878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2005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6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0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0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546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1/14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2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478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2006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5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1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677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2/18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2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478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2007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31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2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8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295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1/12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7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3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630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2008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9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3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7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.196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1/10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2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478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2009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8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8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295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1/09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2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478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2010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7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8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295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1/08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0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0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217</w:t>
            </w:r>
          </w:p>
        </w:tc>
      </w:tr>
      <w:tr w:rsidR="0066326A" w:rsidRPr="0066326A" w:rsidTr="0066326A">
        <w:trPr>
          <w:trHeight w:val="255"/>
        </w:trPr>
        <w:tc>
          <w:tcPr>
            <w:tcW w:w="602" w:type="dxa"/>
            <w:shd w:val="clear" w:color="auto" w:fill="auto"/>
            <w:noWrap/>
            <w:hideMark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2011</w:t>
            </w:r>
          </w:p>
        </w:tc>
        <w:tc>
          <w:tcPr>
            <w:tcW w:w="138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/26</w:t>
            </w:r>
          </w:p>
        </w:tc>
        <w:tc>
          <w:tcPr>
            <w:tcW w:w="510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16</w:t>
            </w:r>
          </w:p>
        </w:tc>
        <w:tc>
          <w:tcPr>
            <w:tcW w:w="511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4</w:t>
            </w:r>
          </w:p>
        </w:tc>
        <w:tc>
          <w:tcPr>
            <w:tcW w:w="60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  <w:shd w:val="clear" w:color="auto" w:fill="auto"/>
            <w:noWrap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de-DE"/>
              </w:rPr>
              <w:t>-</w:t>
            </w:r>
          </w:p>
        </w:tc>
        <w:tc>
          <w:tcPr>
            <w:tcW w:w="60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.039</w:t>
            </w:r>
          </w:p>
        </w:tc>
        <w:tc>
          <w:tcPr>
            <w:tcW w:w="1423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11/07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8</w:t>
            </w:r>
          </w:p>
        </w:tc>
        <w:tc>
          <w:tcPr>
            <w:tcW w:w="482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color w:val="000000"/>
                <w:sz w:val="24"/>
                <w:szCs w:val="24"/>
                <w:lang w:val="en-GB"/>
              </w:rPr>
              <w:t>92</w:t>
            </w:r>
          </w:p>
        </w:tc>
        <w:tc>
          <w:tcPr>
            <w:tcW w:w="623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-</w:t>
            </w:r>
          </w:p>
        </w:tc>
        <w:tc>
          <w:tcPr>
            <w:tcW w:w="624" w:type="dxa"/>
          </w:tcPr>
          <w:p w:rsidR="0066326A" w:rsidRPr="0066326A" w:rsidRDefault="0066326A" w:rsidP="0066326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6326A">
              <w:rPr>
                <w:rFonts w:ascii="Times New Roman" w:hAnsi="Times New Roman" w:cs="Times New Roman"/>
                <w:sz w:val="24"/>
                <w:szCs w:val="24"/>
              </w:rPr>
              <w:t>.478</w:t>
            </w:r>
          </w:p>
        </w:tc>
      </w:tr>
    </w:tbl>
    <w:p w:rsidR="0066326A" w:rsidRDefault="00A4754A" w:rsidP="00717187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6025FE">
        <w:rPr>
          <w:rFonts w:ascii="Times New Roman" w:hAnsi="Times New Roman" w:cs="Times New Roman"/>
          <w:sz w:val="24"/>
          <w:szCs w:val="24"/>
          <w:lang w:val="en-GB"/>
        </w:rPr>
        <w:t>This table shows the handedness distribution (</w:t>
      </w:r>
      <w:r w:rsidR="004263F5" w:rsidRPr="006025FE">
        <w:rPr>
          <w:rFonts w:ascii="Times New Roman" w:hAnsi="Times New Roman" w:cs="Times New Roman"/>
          <w:sz w:val="24"/>
          <w:szCs w:val="24"/>
          <w:lang w:val="en-GB"/>
        </w:rPr>
        <w:t>LH = Left-handed player, RH = Right-handed player, AMB = Ambidextrous player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4263F5"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i.e. 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t>playing left- and right-handed</w:t>
      </w:r>
      <w:r w:rsidR="004263F5" w:rsidRPr="006025F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025FE" w:rsidRPr="006025FE">
        <w:rPr>
          <w:rFonts w:ascii="Times New Roman" w:hAnsi="Times New Roman" w:cs="Times New Roman"/>
          <w:sz w:val="24"/>
          <w:szCs w:val="24"/>
          <w:lang w:val="en-GB"/>
        </w:rPr>
        <w:t>N/A = Handedness not available)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in the top 100 year-end world rankings for men’s</w:t>
      </w:r>
      <w:r w:rsidR="00C73022"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(1973-2011)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and ladies’ professional 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lastRenderedPageBreak/>
        <w:t>tennis</w:t>
      </w:r>
      <w:r w:rsidR="00C73022"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(1975-2011)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66326A">
        <w:rPr>
          <w:rFonts w:ascii="Times New Roman" w:hAnsi="Times New Roman" w:cs="Times New Roman"/>
          <w:sz w:val="24"/>
          <w:szCs w:val="24"/>
          <w:lang w:val="en-GB"/>
        </w:rPr>
        <w:t xml:space="preserve"> Date columns list the dates of respective year-end rankings we included in our analyses.</w:t>
      </w:r>
    </w:p>
    <w:p w:rsidR="006025FE" w:rsidRPr="006025FE" w:rsidRDefault="003066F1" w:rsidP="00717187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Analogous to the procedure described by Raymond et al. </w:t>
      </w:r>
      <w:r w:rsidR="006025FE" w:rsidRPr="006025F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6D6760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Raymond&lt;/Author&gt;&lt;Year&gt;1996&lt;/Year&gt;&lt;RecNum&gt;96&lt;/RecNum&gt;&lt;DisplayText&gt;[1]&lt;/DisplayText&gt;&lt;record&gt;&lt;rec-number&gt;96&lt;/rec-number&gt;&lt;foreign-keys&gt;&lt;key app="EN" db-id="9ped5eaw2sxa0re9df6xxwrkvr5pe02tfd9s"&gt;96&lt;/key&gt;&lt;/foreign-keys&gt;&lt;ref-type name="Journal Article"&gt;17&lt;/ref-type&gt;&lt;contributors&gt;&lt;authors&gt;&lt;author&gt;Raymond, M.&lt;/author&gt;&lt;author&gt;Pontier, D.&lt;/author&gt;&lt;author&gt;Dufour, A. B.&lt;/author&gt;&lt;author&gt;Møller, A. P.&lt;/author&gt;&lt;/authors&gt;&lt;/contributors&gt;&lt;auth-address&gt;Equipe Genetique et Environment, Institut des Sciences de l&amp;apos;Evolution (UMR CNRS 5554), Universite de Monlpellier II, France.&lt;/auth-address&gt;&lt;titles&gt;&lt;title&gt;Frequency-dependent maintenance of left handedness in humans&lt;/title&gt;&lt;secondary-title&gt;Proceedings of the Royal Society of London Series B: Biological Sciences&lt;/secondary-title&gt;&lt;/titles&gt;&lt;periodical&gt;&lt;full-title&gt;Proceedings of the Royal Society of London Series B: Biological Sciences&lt;/full-title&gt;&lt;abbr-1&gt;P Roy Soc Lond B Bio&lt;/abbr-1&gt;&lt;abbr-2&gt;P. Roy. Soc. Lond. B Bio.&lt;/abbr-2&gt;&lt;/periodical&gt;&lt;pages&gt;1627-33&lt;/pages&gt;&lt;volume&gt;263&lt;/volume&gt;&lt;number&gt;1377&lt;/number&gt;&lt;keywords&gt;&lt;keyword&gt;Adolescent&lt;/keyword&gt;&lt;keyword&gt;Adult&lt;/keyword&gt;&lt;keyword&gt;Aggression&lt;/keyword&gt;&lt;keyword&gt;Comparative Study&lt;/keyword&gt;&lt;keyword&gt;Evolution&lt;/keyword&gt;&lt;keyword&gt;Female&lt;/keyword&gt;&lt;keyword&gt;Gene Frequency&lt;/keyword&gt;&lt;keyword&gt;Humans&lt;/keyword&gt;&lt;keyword&gt;Laterality/*genetics/*physiology&lt;/keyword&gt;&lt;keyword&gt;Male&lt;/keyword&gt;&lt;keyword&gt;Models, Biological&lt;/keyword&gt;&lt;keyword&gt;Physical Fitness&lt;/keyword&gt;&lt;keyword&gt;Selection (Genetics)&lt;/keyword&gt;&lt;keyword&gt;Sports&lt;/keyword&gt;&lt;/keywords&gt;&lt;dates&gt;&lt;year&gt;1996&lt;/year&gt;&lt;pub-dates&gt;&lt;date&gt;Dec 22&lt;/date&gt;&lt;/pub-dates&gt;&lt;/dates&gt;&lt;accession-num&gt;9025310&lt;/accession-num&gt;&lt;urls&gt;&lt;related-urls&gt;&lt;url&gt;http://www.ncbi.nlm.nih.gov/entrez/query.fcgi?cmd=Retrieve&amp;amp;db=PubMed&amp;amp;dopt=Citation&amp;amp;list_uids=9025310 &lt;/url&gt;&lt;/related-urls&gt;&lt;/urls&gt;&lt;electronic-resource-num&gt;10.1098/rspb.1996.0238&lt;/electronic-resource-num&gt;&lt;/record&gt;&lt;/Cite&gt;&lt;/EndNote&gt;</w:instrText>
      </w:r>
      <w:r w:rsidR="006025FE" w:rsidRPr="006025F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6025FE" w:rsidRPr="006025FE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r w:rsidR="00F83FC3">
        <w:fldChar w:fldCharType="begin"/>
      </w:r>
      <w:r w:rsidR="00F83FC3" w:rsidRPr="00F83FC3">
        <w:rPr>
          <w:lang w:val="en-US"/>
        </w:rPr>
        <w:instrText xml:space="preserve"> HYPERLINK \l "_ENREF_1" \o "Raymond, 1996 #96" </w:instrText>
      </w:r>
      <w:r w:rsidR="00F83FC3">
        <w:fldChar w:fldCharType="separate"/>
      </w:r>
      <w:r w:rsidR="006D6760" w:rsidRPr="006025FE">
        <w:rPr>
          <w:rFonts w:ascii="Times New Roman" w:hAnsi="Times New Roman" w:cs="Times New Roman"/>
          <w:noProof/>
          <w:sz w:val="24"/>
          <w:szCs w:val="24"/>
          <w:lang w:val="en-GB"/>
        </w:rPr>
        <w:t>1</w:t>
      </w:r>
      <w:r w:rsidR="00F83FC3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  <w:r w:rsidR="006025FE" w:rsidRPr="006025FE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6025FE" w:rsidRPr="006025F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6025FE"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14EC0" w:rsidRPr="006025FE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t>-values refer to one-tailed 2 x 2 Fisher exact tests</w:t>
      </w:r>
      <w:r w:rsidR="00880E6D"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that tested for differences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between </w:t>
      </w:r>
      <w:r w:rsidR="006025FE"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observed 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handedness distribution in respective top 100 year-rankings and </w:t>
      </w:r>
      <w:r w:rsidR="006025FE" w:rsidRPr="006025FE">
        <w:rPr>
          <w:rFonts w:ascii="Times New Roman" w:hAnsi="Times New Roman" w:cs="Times New Roman"/>
          <w:sz w:val="24"/>
          <w:szCs w:val="24"/>
          <w:lang w:val="en-GB"/>
        </w:rPr>
        <w:t>observed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handedness distribution for throwing</w:t>
      </w:r>
      <w:r w:rsidR="00880E6D"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in the normal population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(men: </w:t>
      </w:r>
      <w:r w:rsidR="006025FE" w:rsidRPr="006025FE">
        <w:rPr>
          <w:rFonts w:ascii="Times New Roman" w:hAnsi="Times New Roman" w:cs="Times New Roman"/>
          <w:sz w:val="24"/>
          <w:szCs w:val="24"/>
          <w:lang w:val="en-GB"/>
        </w:rPr>
        <w:t>9.98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%, ladies: 7.5%) </w:t>
      </w:r>
      <w:r w:rsidR="00880E6D" w:rsidRPr="006025FE">
        <w:rPr>
          <w:rFonts w:ascii="Times New Roman" w:hAnsi="Times New Roman" w:cs="Times New Roman"/>
          <w:sz w:val="24"/>
          <w:szCs w:val="24"/>
          <w:lang w:val="en-GB"/>
        </w:rPr>
        <w:t>based on the data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reported by Gilbert and </w:t>
      </w:r>
      <w:proofErr w:type="spellStart"/>
      <w:r w:rsidRPr="006025FE">
        <w:rPr>
          <w:rFonts w:ascii="Times New Roman" w:hAnsi="Times New Roman" w:cs="Times New Roman"/>
          <w:sz w:val="24"/>
          <w:szCs w:val="24"/>
          <w:lang w:val="en-GB"/>
        </w:rPr>
        <w:t>Wysocki</w:t>
      </w:r>
      <w:proofErr w:type="spellEnd"/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423B5" w:rsidRPr="006025F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6D6760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Gilbert&lt;/Author&gt;&lt;Year&gt;1992&lt;/Year&gt;&lt;RecNum&gt;159&lt;/RecNum&gt;&lt;DisplayText&gt;[2]&lt;/DisplayText&gt;&lt;record&gt;&lt;rec-number&gt;159&lt;/rec-number&gt;&lt;foreign-keys&gt;&lt;key app="EN" db-id="9ped5eaw2sxa0re9df6xxwrkvr5pe02tfd9s"&gt;159&lt;/key&gt;&lt;/foreign-keys&gt;&lt;ref-type name="Journal Article"&gt;17&lt;/ref-type&gt;&lt;contributors&gt;&lt;authors&gt;&lt;author&gt;Gilbert, Avery N.&lt;/author&gt;&lt;author&gt;Wysocki, Charles J.&lt;/author&gt;&lt;/authors&gt;&lt;/contributors&gt;&lt;titles&gt;&lt;title&gt;Hand preference and age in the United States&lt;/title&gt;&lt;secondary-title&gt;Neuropsychologia&lt;/secondary-title&gt;&lt;/titles&gt;&lt;periodical&gt;&lt;full-title&gt;Neuropsychologia&lt;/full-title&gt;&lt;abbr-1&gt;Neuropsychologia&lt;/abbr-1&gt;&lt;abbr-2&gt;Neuropsychologia&lt;/abbr-2&gt;&lt;/periodical&gt;&lt;pages&gt;601-608&lt;/pages&gt;&lt;volume&gt;30&lt;/volume&gt;&lt;number&gt;7&lt;/number&gt;&lt;dates&gt;&lt;year&gt;1992&lt;/year&gt;&lt;/dates&gt;&lt;urls&gt;&lt;/urls&gt;&lt;electronic-resource-num&gt;10.1016/0028-3932(92)90065-T&lt;/electronic-resource-num&gt;&lt;/record&gt;&lt;/Cite&gt;&lt;/EndNote&gt;</w:instrText>
      </w:r>
      <w:r w:rsidR="000423B5" w:rsidRPr="006025F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6D6760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r w:rsidR="00F83FC3">
        <w:fldChar w:fldCharType="begin"/>
      </w:r>
      <w:r w:rsidR="00F83FC3" w:rsidRPr="00F83FC3">
        <w:rPr>
          <w:lang w:val="en-US"/>
        </w:rPr>
        <w:instrText xml:space="preserve"> HYPERLINK \l "_ENREF_2" \o "Gilbert, 1992 #159" </w:instrText>
      </w:r>
      <w:r w:rsidR="00F83FC3">
        <w:fldChar w:fldCharType="separate"/>
      </w:r>
      <w:r w:rsidR="006D6760">
        <w:rPr>
          <w:rFonts w:ascii="Times New Roman" w:hAnsi="Times New Roman" w:cs="Times New Roman"/>
          <w:noProof/>
          <w:sz w:val="24"/>
          <w:szCs w:val="24"/>
          <w:lang w:val="en-GB"/>
        </w:rPr>
        <w:t>2</w:t>
      </w:r>
      <w:r w:rsidR="00F83FC3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  <w:r w:rsidR="006D6760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0423B5" w:rsidRPr="006025F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for people aged 18-30 years.</w:t>
      </w:r>
    </w:p>
    <w:p w:rsidR="000423B5" w:rsidRPr="006025FE" w:rsidRDefault="006025FE" w:rsidP="00717187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For both sexes, left-handedness for throwing was lower compared to left-handedness for writing (males: 13.03%; females: 10.72%) in the same age group 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6D6760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Gilbert&lt;/Author&gt;&lt;Year&gt;1992&lt;/Year&gt;&lt;RecNum&gt;159&lt;/RecNum&gt;&lt;DisplayText&gt;[2]&lt;/DisplayText&gt;&lt;record&gt;&lt;rec-number&gt;159&lt;/rec-number&gt;&lt;foreign-keys&gt;&lt;key app="EN" db-id="9ped5eaw2sxa0re9df6xxwrkvr5pe02tfd9s"&gt;159&lt;/key&gt;&lt;/foreign-keys&gt;&lt;ref-type name="Journal Article"&gt;17&lt;/ref-type&gt;&lt;contributors&gt;&lt;authors&gt;&lt;author&gt;Gilbert, Avery N.&lt;/author&gt;&lt;author&gt;Wysocki, Charles J.&lt;/author&gt;&lt;/authors&gt;&lt;/contributors&gt;&lt;titles&gt;&lt;title&gt;Hand preference and age in the United States&lt;/title&gt;&lt;secondary-title&gt;Neuropsychologia&lt;/secondary-title&gt;&lt;/titles&gt;&lt;periodical&gt;&lt;full-title&gt;Neuropsychologia&lt;/full-title&gt;&lt;abbr-1&gt;Neuropsychologia&lt;/abbr-1&gt;&lt;abbr-2&gt;Neuropsychologia&lt;/abbr-2&gt;&lt;/periodical&gt;&lt;pages&gt;601-608&lt;/pages&gt;&lt;volume&gt;30&lt;/volume&gt;&lt;number&gt;7&lt;/number&gt;&lt;dates&gt;&lt;year&gt;1992&lt;/year&gt;&lt;/dates&gt;&lt;urls&gt;&lt;/urls&gt;&lt;electronic-resource-num&gt;10.1016/0028-3932(92)90065-T&lt;/electronic-resource-num&gt;&lt;/record&gt;&lt;/Cite&gt;&lt;/EndNote&gt;</w:instrTex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6D6760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r w:rsidR="00F83FC3">
        <w:fldChar w:fldCharType="begin"/>
      </w:r>
      <w:r w:rsidR="00F83FC3" w:rsidRPr="00F83FC3">
        <w:rPr>
          <w:lang w:val="en-US"/>
        </w:rPr>
        <w:instrText xml:space="preserve"> HYPERLINK \l "_ENREF_2" \o "Gilbert, 1992 #159" </w:instrText>
      </w:r>
      <w:r w:rsidR="00F83FC3">
        <w:fldChar w:fldCharType="separate"/>
      </w:r>
      <w:r w:rsidR="006D6760">
        <w:rPr>
          <w:rFonts w:ascii="Times New Roman" w:hAnsi="Times New Roman" w:cs="Times New Roman"/>
          <w:noProof/>
          <w:sz w:val="24"/>
          <w:szCs w:val="24"/>
          <w:lang w:val="en-GB"/>
        </w:rPr>
        <w:t>2</w:t>
      </w:r>
      <w:r w:rsidR="00F83FC3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  <w:r w:rsidR="006D6760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. Therefore, in line with previous work 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6D6760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Raymond&lt;/Author&gt;&lt;Year&gt;1996&lt;/Year&gt;&lt;RecNum&gt;96&lt;/RecNum&gt;&lt;DisplayText&gt;[1]&lt;/DisplayText&gt;&lt;record&gt;&lt;rec-number&gt;96&lt;/rec-number&gt;&lt;foreign-keys&gt;&lt;key app="EN" db-id="9ped5eaw2sxa0re9df6xxwrkvr5pe02tfd9s"&gt;96&lt;/key&gt;&lt;/foreign-keys&gt;&lt;ref-type name="Journal Article"&gt;17&lt;/ref-type&gt;&lt;contributors&gt;&lt;authors&gt;&lt;author&gt;Raymond, M.&lt;/author&gt;&lt;author&gt;Pontier, D.&lt;/author&gt;&lt;author&gt;Dufour, A. B.&lt;/author&gt;&lt;author&gt;Møller, A. P.&lt;/author&gt;&lt;/authors&gt;&lt;/contributors&gt;&lt;auth-address&gt;Equipe Genetique et Environment, Institut des Sciences de l&amp;apos;Evolution (UMR CNRS 5554), Universite de Monlpellier II, France.&lt;/auth-address&gt;&lt;titles&gt;&lt;title&gt;Frequency-dependent maintenance of left handedness in humans&lt;/title&gt;&lt;secondary-title&gt;Proceedings of the Royal Society of London Series B: Biological Sciences&lt;/secondary-title&gt;&lt;/titles&gt;&lt;periodical&gt;&lt;full-title&gt;Proceedings of the Royal Society of London Series B: Biological Sciences&lt;/full-title&gt;&lt;abbr-1&gt;P Roy Soc Lond B Bio&lt;/abbr-1&gt;&lt;abbr-2&gt;P. Roy. Soc. Lond. B Bio.&lt;/abbr-2&gt;&lt;/periodical&gt;&lt;pages&gt;1627-33&lt;/pages&gt;&lt;volume&gt;263&lt;/volume&gt;&lt;number&gt;1377&lt;/number&gt;&lt;keywords&gt;&lt;keyword&gt;Adolescent&lt;/keyword&gt;&lt;keyword&gt;Adult&lt;/keyword&gt;&lt;keyword&gt;Aggression&lt;/keyword&gt;&lt;keyword&gt;Comparative Study&lt;/keyword&gt;&lt;keyword&gt;Evolution&lt;/keyword&gt;&lt;keyword&gt;Female&lt;/keyword&gt;&lt;keyword&gt;Gene Frequency&lt;/keyword&gt;&lt;keyword&gt;Humans&lt;/keyword&gt;&lt;keyword&gt;Laterality/*genetics/*physiology&lt;/keyword&gt;&lt;keyword&gt;Male&lt;/keyword&gt;&lt;keyword&gt;Models, Biological&lt;/keyword&gt;&lt;keyword&gt;Physical Fitness&lt;/keyword&gt;&lt;keyword&gt;Selection (Genetics)&lt;/keyword&gt;&lt;keyword&gt;Sports&lt;/keyword&gt;&lt;/keywords&gt;&lt;dates&gt;&lt;year&gt;1996&lt;/year&gt;&lt;pub-dates&gt;&lt;date&gt;Dec 22&lt;/date&gt;&lt;/pub-dates&gt;&lt;/dates&gt;&lt;accession-num&gt;9025310&lt;/accession-num&gt;&lt;urls&gt;&lt;related-urls&gt;&lt;url&gt;http://www.ncbi.nlm.nih.gov/entrez/query.fcgi?cmd=Retrieve&amp;amp;db=PubMed&amp;amp;dopt=Citation&amp;amp;list_uids=9025310 &lt;/url&gt;&lt;/related-urls&gt;&lt;/urls&gt;&lt;electronic-resource-num&gt;10.1098/rspb.1996.0238&lt;/electronic-resource-num&gt;&lt;/record&gt;&lt;/Cite&gt;&lt;/EndNote&gt;</w:instrTex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6025FE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r w:rsidR="00F83FC3">
        <w:fldChar w:fldCharType="begin"/>
      </w:r>
      <w:r w:rsidR="00F83FC3" w:rsidRPr="00F83FC3">
        <w:rPr>
          <w:lang w:val="en-US"/>
        </w:rPr>
        <w:instrText xml:space="preserve"> HYPERLINK \l "_</w:instrText>
      </w:r>
      <w:r w:rsidR="00F83FC3" w:rsidRPr="00F83FC3">
        <w:rPr>
          <w:lang w:val="en-US"/>
        </w:rPr>
        <w:instrText xml:space="preserve">ENREF_1" \o "Raymond, 1996 #96" </w:instrText>
      </w:r>
      <w:r w:rsidR="00F83FC3">
        <w:fldChar w:fldCharType="separate"/>
      </w:r>
      <w:r w:rsidR="006D6760" w:rsidRPr="006025FE">
        <w:rPr>
          <w:rFonts w:ascii="Times New Roman" w:hAnsi="Times New Roman" w:cs="Times New Roman"/>
          <w:noProof/>
          <w:sz w:val="24"/>
          <w:szCs w:val="24"/>
          <w:lang w:val="en-GB"/>
        </w:rPr>
        <w:t>1</w:t>
      </w:r>
      <w:r w:rsidR="00F83FC3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  <w:r w:rsidRPr="006025FE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we ran additional, more conservative, tests by considering handedness for writing (men: </w:t>
      </w:r>
      <w:proofErr w:type="spellStart"/>
      <w:r w:rsidRPr="006025FE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6025FE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LH</w:t>
      </w:r>
      <w:proofErr w:type="spellEnd"/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= 10495, </w:t>
      </w:r>
      <w:proofErr w:type="spellStart"/>
      <w:r w:rsidRPr="006025FE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6025FE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RH</w:t>
      </w:r>
      <w:proofErr w:type="spellEnd"/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= 70029; ladies: </w:t>
      </w:r>
      <w:proofErr w:type="spellStart"/>
      <w:r w:rsidRPr="006025FE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6025FE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LH</w:t>
      </w:r>
      <w:proofErr w:type="spellEnd"/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= 12502, </w:t>
      </w:r>
      <w:proofErr w:type="spellStart"/>
      <w:r w:rsidRPr="006025FE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6025FE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RH</w:t>
      </w:r>
      <w:proofErr w:type="spellEnd"/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= 104161) as the observed handedness distribution in the normal population. </w:t>
      </w:r>
      <w:r w:rsidR="000423B5"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Bold </w:t>
      </w:r>
      <w:r w:rsidR="000423B5" w:rsidRPr="006025FE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="000423B5" w:rsidRPr="006025FE">
        <w:rPr>
          <w:rFonts w:ascii="Times New Roman" w:hAnsi="Times New Roman" w:cs="Times New Roman"/>
          <w:sz w:val="24"/>
          <w:szCs w:val="24"/>
          <w:lang w:val="en-GB"/>
        </w:rPr>
        <w:t>-values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in the above table</w:t>
      </w:r>
      <w:r w:rsidR="000423B5"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indicate significant (</w:t>
      </w:r>
      <w:r w:rsidR="000423B5" w:rsidRPr="006025FE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="000423B5"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&lt; .05) 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t>results for these conservative tests</w:t>
      </w:r>
      <w:r w:rsidR="000423B5" w:rsidRPr="006025FE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880E6D"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6025FE">
        <w:rPr>
          <w:rFonts w:ascii="Times New Roman" w:hAnsi="Times New Roman" w:cs="Times New Roman"/>
          <w:sz w:val="24"/>
          <w:szCs w:val="24"/>
          <w:lang w:val="en-GB"/>
        </w:rPr>
        <w:t>Please n</w:t>
      </w:r>
      <w:r w:rsidR="00880E6D" w:rsidRPr="006025FE">
        <w:rPr>
          <w:rFonts w:ascii="Times New Roman" w:hAnsi="Times New Roman" w:cs="Times New Roman"/>
          <w:sz w:val="24"/>
          <w:szCs w:val="24"/>
          <w:lang w:val="en-GB"/>
        </w:rPr>
        <w:t>ote that</w:t>
      </w:r>
      <w:r w:rsidR="004B0A60"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80E6D" w:rsidRPr="006025FE">
        <w:rPr>
          <w:rFonts w:ascii="Times New Roman" w:hAnsi="Times New Roman" w:cs="Times New Roman"/>
          <w:sz w:val="24"/>
          <w:szCs w:val="24"/>
          <w:lang w:val="en-GB"/>
        </w:rPr>
        <w:t>f</w:t>
      </w:r>
      <w:r w:rsidR="004B0A60" w:rsidRPr="006025FE">
        <w:rPr>
          <w:rFonts w:ascii="Times New Roman" w:hAnsi="Times New Roman" w:cs="Times New Roman"/>
          <w:sz w:val="24"/>
          <w:szCs w:val="24"/>
          <w:lang w:val="en-GB"/>
        </w:rPr>
        <w:t>or</w:t>
      </w:r>
      <w:r w:rsidR="00880E6D"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the</w:t>
      </w:r>
      <w:r w:rsidR="004B0A60" w:rsidRPr="006025FE">
        <w:rPr>
          <w:rFonts w:ascii="Times New Roman" w:hAnsi="Times New Roman" w:cs="Times New Roman"/>
          <w:sz w:val="24"/>
          <w:szCs w:val="24"/>
          <w:lang w:val="en-GB"/>
        </w:rPr>
        <w:t xml:space="preserve"> years 1983 and 1985 in men’s rankings, we added the number of ambidextrous players to right-handers so as to not overestimate left-hander frequencies.</w:t>
      </w:r>
    </w:p>
    <w:p w:rsidR="000423B5" w:rsidRDefault="000423B5" w:rsidP="00717187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0423B5" w:rsidRPr="006D6760" w:rsidRDefault="000423B5" w:rsidP="00717187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D6760">
        <w:rPr>
          <w:rFonts w:ascii="Times New Roman" w:hAnsi="Times New Roman" w:cs="Times New Roman"/>
          <w:b/>
          <w:sz w:val="24"/>
          <w:szCs w:val="24"/>
          <w:lang w:val="en-GB"/>
        </w:rPr>
        <w:t>References</w:t>
      </w:r>
    </w:p>
    <w:p w:rsidR="006D6760" w:rsidRDefault="000423B5" w:rsidP="006D6760">
      <w:pPr>
        <w:ind w:left="720" w:hanging="720"/>
        <w:rPr>
          <w:rFonts w:ascii="Times New Roman" w:hAnsi="Times New Roman" w:cs="Times New Roman"/>
          <w:noProof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GB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bookmarkStart w:id="1" w:name="_ENREF_1"/>
      <w:r w:rsidR="006D6760">
        <w:rPr>
          <w:rFonts w:ascii="Times New Roman" w:hAnsi="Times New Roman" w:cs="Times New Roman"/>
          <w:noProof/>
          <w:sz w:val="24"/>
          <w:szCs w:val="24"/>
          <w:lang w:val="en-GB"/>
        </w:rPr>
        <w:t>1. Raymond M, Pontier D, Dufour AB, Møller AP (1996) Frequency-dependent maintenance of left handedness in humans. P Roy Soc Lond B Bio 263: 1627-1633.</w:t>
      </w:r>
      <w:bookmarkEnd w:id="1"/>
    </w:p>
    <w:p w:rsidR="006D6760" w:rsidRDefault="006D6760" w:rsidP="006D6760">
      <w:pPr>
        <w:ind w:left="720" w:hanging="720"/>
        <w:rPr>
          <w:rFonts w:ascii="Times New Roman" w:hAnsi="Times New Roman" w:cs="Times New Roman"/>
          <w:noProof/>
          <w:sz w:val="24"/>
          <w:szCs w:val="24"/>
          <w:lang w:val="en-GB"/>
        </w:rPr>
      </w:pPr>
      <w:bookmarkStart w:id="2" w:name="_ENREF_2"/>
      <w:r>
        <w:rPr>
          <w:rFonts w:ascii="Times New Roman" w:hAnsi="Times New Roman" w:cs="Times New Roman"/>
          <w:noProof/>
          <w:sz w:val="24"/>
          <w:szCs w:val="24"/>
          <w:lang w:val="en-GB"/>
        </w:rPr>
        <w:t>2. Gilbert AN, Wysocki CJ (1992) Hand preference and age in the United States. Neuropsychologia 30: 601-608.</w:t>
      </w:r>
      <w:bookmarkEnd w:id="2"/>
    </w:p>
    <w:p w:rsidR="006D6760" w:rsidRDefault="006D6760" w:rsidP="006D6760">
      <w:pPr>
        <w:rPr>
          <w:rFonts w:ascii="Times New Roman" w:hAnsi="Times New Roman" w:cs="Times New Roman"/>
          <w:noProof/>
          <w:sz w:val="24"/>
          <w:szCs w:val="24"/>
          <w:lang w:val="en-GB"/>
        </w:rPr>
      </w:pPr>
    </w:p>
    <w:p w:rsidR="007544C1" w:rsidRPr="004C6A1C" w:rsidRDefault="000423B5" w:rsidP="00717187">
      <w:pP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sectPr w:rsidR="007544C1" w:rsidRPr="004C6A1C" w:rsidSect="00F83FC3">
      <w:pgSz w:w="12242" w:h="15842" w:code="1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2009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ped5eaw2sxa0re9df6xxwrkvr5pe02tfd9s&quot;&gt;Allgemeine Literaturliste (Stand Nov08)&lt;record-ids&gt;&lt;item&gt;96&lt;/item&gt;&lt;item&gt;159&lt;/item&gt;&lt;/record-ids&gt;&lt;/item&gt;&lt;/Libraries&gt;"/>
  </w:docVars>
  <w:rsids>
    <w:rsidRoot w:val="00F75E9D"/>
    <w:rsid w:val="000423B5"/>
    <w:rsid w:val="00055E12"/>
    <w:rsid w:val="00087980"/>
    <w:rsid w:val="0009332E"/>
    <w:rsid w:val="000F0F43"/>
    <w:rsid w:val="00124361"/>
    <w:rsid w:val="0013102F"/>
    <w:rsid w:val="00146BC3"/>
    <w:rsid w:val="00154764"/>
    <w:rsid w:val="001577EB"/>
    <w:rsid w:val="0017288C"/>
    <w:rsid w:val="001A679D"/>
    <w:rsid w:val="001B7ABD"/>
    <w:rsid w:val="001B7E2A"/>
    <w:rsid w:val="001E4AE4"/>
    <w:rsid w:val="001F4FC5"/>
    <w:rsid w:val="00200FAB"/>
    <w:rsid w:val="00233A5C"/>
    <w:rsid w:val="00273C79"/>
    <w:rsid w:val="00282772"/>
    <w:rsid w:val="002A0095"/>
    <w:rsid w:val="002A2CDC"/>
    <w:rsid w:val="002B02D1"/>
    <w:rsid w:val="002C3B5B"/>
    <w:rsid w:val="002C5426"/>
    <w:rsid w:val="002D15F1"/>
    <w:rsid w:val="002F4542"/>
    <w:rsid w:val="002F5B6E"/>
    <w:rsid w:val="00303470"/>
    <w:rsid w:val="003066F1"/>
    <w:rsid w:val="00321C57"/>
    <w:rsid w:val="00351A33"/>
    <w:rsid w:val="00362752"/>
    <w:rsid w:val="003710E0"/>
    <w:rsid w:val="00385777"/>
    <w:rsid w:val="003D005C"/>
    <w:rsid w:val="003E61EE"/>
    <w:rsid w:val="003F5FEC"/>
    <w:rsid w:val="004263F5"/>
    <w:rsid w:val="00454695"/>
    <w:rsid w:val="004663A1"/>
    <w:rsid w:val="00482E90"/>
    <w:rsid w:val="004A0250"/>
    <w:rsid w:val="004A4015"/>
    <w:rsid w:val="004B079C"/>
    <w:rsid w:val="004B0A60"/>
    <w:rsid w:val="004B0BA4"/>
    <w:rsid w:val="004B1D7D"/>
    <w:rsid w:val="004C34D5"/>
    <w:rsid w:val="004C6A1C"/>
    <w:rsid w:val="00517338"/>
    <w:rsid w:val="00517E72"/>
    <w:rsid w:val="00527E7B"/>
    <w:rsid w:val="0056677C"/>
    <w:rsid w:val="0058034D"/>
    <w:rsid w:val="005D01F4"/>
    <w:rsid w:val="005E7D61"/>
    <w:rsid w:val="00600399"/>
    <w:rsid w:val="006025FE"/>
    <w:rsid w:val="00603E9B"/>
    <w:rsid w:val="00612A00"/>
    <w:rsid w:val="00653C8C"/>
    <w:rsid w:val="0066326A"/>
    <w:rsid w:val="006649F3"/>
    <w:rsid w:val="006D3028"/>
    <w:rsid w:val="006D6760"/>
    <w:rsid w:val="00717187"/>
    <w:rsid w:val="00732D1E"/>
    <w:rsid w:val="00746DDE"/>
    <w:rsid w:val="00747DD9"/>
    <w:rsid w:val="007544C1"/>
    <w:rsid w:val="007872A8"/>
    <w:rsid w:val="00796497"/>
    <w:rsid w:val="007A77EB"/>
    <w:rsid w:val="007B3FAE"/>
    <w:rsid w:val="007E65BB"/>
    <w:rsid w:val="007F1A69"/>
    <w:rsid w:val="00802321"/>
    <w:rsid w:val="008164FA"/>
    <w:rsid w:val="00827508"/>
    <w:rsid w:val="0084792D"/>
    <w:rsid w:val="00850187"/>
    <w:rsid w:val="00852635"/>
    <w:rsid w:val="008651F7"/>
    <w:rsid w:val="00880E6D"/>
    <w:rsid w:val="008A330E"/>
    <w:rsid w:val="008A3817"/>
    <w:rsid w:val="008A530C"/>
    <w:rsid w:val="008D5787"/>
    <w:rsid w:val="00945DC8"/>
    <w:rsid w:val="00977E4A"/>
    <w:rsid w:val="009B4AE3"/>
    <w:rsid w:val="00A3390B"/>
    <w:rsid w:val="00A4754A"/>
    <w:rsid w:val="00A707CA"/>
    <w:rsid w:val="00A72903"/>
    <w:rsid w:val="00AA220E"/>
    <w:rsid w:val="00AA2DC1"/>
    <w:rsid w:val="00AD4493"/>
    <w:rsid w:val="00AD52E9"/>
    <w:rsid w:val="00AE4B66"/>
    <w:rsid w:val="00AE709C"/>
    <w:rsid w:val="00B00A63"/>
    <w:rsid w:val="00B41212"/>
    <w:rsid w:val="00B84622"/>
    <w:rsid w:val="00BB4DE2"/>
    <w:rsid w:val="00BC0A17"/>
    <w:rsid w:val="00BF7EAA"/>
    <w:rsid w:val="00C11489"/>
    <w:rsid w:val="00C12B0C"/>
    <w:rsid w:val="00C14EC0"/>
    <w:rsid w:val="00C4205C"/>
    <w:rsid w:val="00C6576E"/>
    <w:rsid w:val="00C73022"/>
    <w:rsid w:val="00C7589F"/>
    <w:rsid w:val="00C933A0"/>
    <w:rsid w:val="00CC2DBD"/>
    <w:rsid w:val="00CD0606"/>
    <w:rsid w:val="00CF1C4F"/>
    <w:rsid w:val="00D62DBA"/>
    <w:rsid w:val="00D66F4F"/>
    <w:rsid w:val="00DE693B"/>
    <w:rsid w:val="00E0030B"/>
    <w:rsid w:val="00E21800"/>
    <w:rsid w:val="00EA02C4"/>
    <w:rsid w:val="00F26295"/>
    <w:rsid w:val="00F46093"/>
    <w:rsid w:val="00F75E9D"/>
    <w:rsid w:val="00F83FC3"/>
    <w:rsid w:val="00FA25D3"/>
    <w:rsid w:val="00FA7DB2"/>
    <w:rsid w:val="00FC68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Theme="minorHAnsi" w:hAnsi="Arial" w:cstheme="minorBidi"/>
        <w:sz w:val="22"/>
        <w:szCs w:val="22"/>
        <w:lang w:val="de-DE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8D5787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C7589F"/>
    <w:rPr>
      <w:color w:val="0000FF"/>
      <w:u w:val="single"/>
    </w:rPr>
  </w:style>
  <w:style w:type="character" w:styleId="BesuchterHyperlink">
    <w:name w:val="FollowedHyperlink"/>
    <w:basedOn w:val="Absatz-Standardschriftart"/>
    <w:uiPriority w:val="99"/>
    <w:semiHidden/>
    <w:unhideWhenUsed/>
    <w:rsid w:val="00C7589F"/>
    <w:rPr>
      <w:color w:val="800080"/>
      <w:u w:val="single"/>
    </w:rPr>
  </w:style>
  <w:style w:type="paragraph" w:customStyle="1" w:styleId="xl63">
    <w:name w:val="xl63"/>
    <w:basedOn w:val="Standard"/>
    <w:rsid w:val="00C7589F"/>
    <w:pPr>
      <w:spacing w:before="100" w:beforeAutospacing="1" w:after="100" w:afterAutospacing="1"/>
    </w:pPr>
    <w:rPr>
      <w:rFonts w:eastAsia="Times New Roman" w:cs="Arial"/>
      <w:sz w:val="20"/>
      <w:szCs w:val="20"/>
      <w:lang w:eastAsia="de-DE"/>
    </w:rPr>
  </w:style>
  <w:style w:type="paragraph" w:customStyle="1" w:styleId="xl64">
    <w:name w:val="xl64"/>
    <w:basedOn w:val="Standard"/>
    <w:rsid w:val="00C7589F"/>
    <w:pPr>
      <w:spacing w:before="100" w:beforeAutospacing="1" w:after="100" w:afterAutospacing="1"/>
      <w:jc w:val="center"/>
      <w:textAlignment w:val="center"/>
    </w:pPr>
    <w:rPr>
      <w:rFonts w:eastAsia="Times New Roman" w:cs="Arial"/>
      <w:sz w:val="20"/>
      <w:szCs w:val="20"/>
      <w:lang w:eastAsia="de-DE"/>
    </w:rPr>
  </w:style>
  <w:style w:type="paragraph" w:customStyle="1" w:styleId="xl65">
    <w:name w:val="xl65"/>
    <w:basedOn w:val="Standard"/>
    <w:rsid w:val="00C7589F"/>
    <w:pPr>
      <w:pBdr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Times New Roman" w:cs="Arial"/>
      <w:i/>
      <w:iCs/>
      <w:sz w:val="20"/>
      <w:szCs w:val="20"/>
      <w:lang w:eastAsia="de-DE"/>
    </w:rPr>
  </w:style>
  <w:style w:type="paragraph" w:customStyle="1" w:styleId="xl66">
    <w:name w:val="xl66"/>
    <w:basedOn w:val="Standard"/>
    <w:rsid w:val="00C7589F"/>
    <w:pPr>
      <w:pBdr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eastAsia="Times New Roman" w:cs="Arial"/>
      <w:i/>
      <w:iCs/>
      <w:sz w:val="20"/>
      <w:szCs w:val="20"/>
      <w:lang w:eastAsia="de-DE"/>
    </w:rPr>
  </w:style>
  <w:style w:type="paragraph" w:customStyle="1" w:styleId="xl67">
    <w:name w:val="xl67"/>
    <w:basedOn w:val="Standard"/>
    <w:rsid w:val="00C7589F"/>
    <w:pPr>
      <w:pBdr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Times New Roman" w:cs="Arial"/>
      <w:i/>
      <w:iCs/>
      <w:sz w:val="20"/>
      <w:szCs w:val="20"/>
      <w:lang w:eastAsia="de-DE"/>
    </w:rPr>
  </w:style>
  <w:style w:type="paragraph" w:customStyle="1" w:styleId="xl68">
    <w:name w:val="xl68"/>
    <w:basedOn w:val="Standard"/>
    <w:rsid w:val="00C7589F"/>
    <w:pPr>
      <w:spacing w:before="100" w:beforeAutospacing="1" w:after="100" w:afterAutospacing="1"/>
      <w:jc w:val="center"/>
      <w:textAlignment w:val="center"/>
    </w:pPr>
    <w:rPr>
      <w:rFonts w:eastAsia="Times New Roman" w:cs="Arial"/>
      <w:b/>
      <w:bCs/>
      <w:sz w:val="20"/>
      <w:szCs w:val="20"/>
      <w:lang w:eastAsia="de-DE"/>
    </w:rPr>
  </w:style>
  <w:style w:type="paragraph" w:styleId="Listenabsatz">
    <w:name w:val="List Paragraph"/>
    <w:basedOn w:val="Standard"/>
    <w:uiPriority w:val="34"/>
    <w:qFormat/>
    <w:rsid w:val="00C7589F"/>
    <w:pPr>
      <w:ind w:left="720"/>
      <w:contextualSpacing/>
    </w:pPr>
  </w:style>
  <w:style w:type="paragraph" w:customStyle="1" w:styleId="xl69">
    <w:name w:val="xl69"/>
    <w:basedOn w:val="Standard"/>
    <w:rsid w:val="00527E7B"/>
    <w:pPr>
      <w:pBdr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70">
    <w:name w:val="xl70"/>
    <w:basedOn w:val="Standard"/>
    <w:rsid w:val="00527E7B"/>
    <w:pPr>
      <w:pBdr>
        <w:left w:val="single" w:sz="4" w:space="0" w:color="auto"/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71">
    <w:name w:val="xl71"/>
    <w:basedOn w:val="Standard"/>
    <w:rsid w:val="00527E7B"/>
    <w:pPr>
      <w:pBdr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72">
    <w:name w:val="xl72"/>
    <w:basedOn w:val="Standard"/>
    <w:rsid w:val="00527E7B"/>
    <w:pPr>
      <w:pBdr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73">
    <w:name w:val="xl73"/>
    <w:basedOn w:val="Standard"/>
    <w:rsid w:val="00527E7B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i/>
      <w:iCs/>
      <w:sz w:val="18"/>
      <w:szCs w:val="18"/>
      <w:lang w:eastAsia="de-DE"/>
    </w:rPr>
  </w:style>
  <w:style w:type="paragraph" w:customStyle="1" w:styleId="xl74">
    <w:name w:val="xl74"/>
    <w:basedOn w:val="Standard"/>
    <w:rsid w:val="00527E7B"/>
    <w:pPr>
      <w:pBdr>
        <w:left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i/>
      <w:iCs/>
      <w:sz w:val="18"/>
      <w:szCs w:val="18"/>
      <w:lang w:eastAsia="de-DE"/>
    </w:rPr>
  </w:style>
  <w:style w:type="paragraph" w:customStyle="1" w:styleId="xl75">
    <w:name w:val="xl75"/>
    <w:basedOn w:val="Standard"/>
    <w:rsid w:val="00527E7B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i/>
      <w:iCs/>
      <w:sz w:val="18"/>
      <w:szCs w:val="18"/>
      <w:lang w:eastAsia="de-DE"/>
    </w:rPr>
  </w:style>
  <w:style w:type="paragraph" w:customStyle="1" w:styleId="xl76">
    <w:name w:val="xl76"/>
    <w:basedOn w:val="Standard"/>
    <w:rsid w:val="00527E7B"/>
    <w:pPr>
      <w:pBdr>
        <w:left w:val="single" w:sz="4" w:space="0" w:color="auto"/>
      </w:pBdr>
      <w:shd w:val="clear" w:color="000000" w:fill="C5D9F1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77">
    <w:name w:val="xl77"/>
    <w:basedOn w:val="Standard"/>
    <w:rsid w:val="00527E7B"/>
    <w:pPr>
      <w:shd w:val="clear" w:color="000000" w:fill="C5D9F1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78">
    <w:name w:val="xl78"/>
    <w:basedOn w:val="Standard"/>
    <w:rsid w:val="00527E7B"/>
    <w:pPr>
      <w:pBdr>
        <w:lef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i/>
      <w:iCs/>
      <w:sz w:val="18"/>
      <w:szCs w:val="18"/>
      <w:lang w:eastAsia="de-DE"/>
    </w:rPr>
  </w:style>
  <w:style w:type="paragraph" w:customStyle="1" w:styleId="xl79">
    <w:name w:val="xl79"/>
    <w:basedOn w:val="Standard"/>
    <w:rsid w:val="00527E7B"/>
    <w:pPr>
      <w:pBdr>
        <w:left w:val="single" w:sz="4" w:space="0" w:color="auto"/>
      </w:pBdr>
      <w:shd w:val="clear" w:color="000000" w:fill="FFFF00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80">
    <w:name w:val="xl80"/>
    <w:basedOn w:val="Standard"/>
    <w:rsid w:val="00527E7B"/>
    <w:pPr>
      <w:shd w:val="clear" w:color="000000" w:fill="FFFF00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81">
    <w:name w:val="xl81"/>
    <w:basedOn w:val="Standard"/>
    <w:rsid w:val="00527E7B"/>
    <w:pPr>
      <w:pBdr>
        <w:top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82">
    <w:name w:val="xl82"/>
    <w:basedOn w:val="Standard"/>
    <w:rsid w:val="00527E7B"/>
    <w:pPr>
      <w:pBdr>
        <w:top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83">
    <w:name w:val="xl83"/>
    <w:basedOn w:val="Standard"/>
    <w:rsid w:val="00527E7B"/>
    <w:pPr>
      <w:pBdr>
        <w:top w:val="single" w:sz="4" w:space="0" w:color="auto"/>
        <w:lef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84">
    <w:name w:val="xl84"/>
    <w:basedOn w:val="Standard"/>
    <w:rsid w:val="00527E7B"/>
    <w:pP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i/>
      <w:iCs/>
      <w:sz w:val="18"/>
      <w:szCs w:val="18"/>
      <w:lang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Theme="minorHAnsi" w:hAnsi="Arial" w:cstheme="minorBidi"/>
        <w:sz w:val="22"/>
        <w:szCs w:val="22"/>
        <w:lang w:val="de-DE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8D5787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C7589F"/>
    <w:rPr>
      <w:color w:val="0000FF"/>
      <w:u w:val="single"/>
    </w:rPr>
  </w:style>
  <w:style w:type="character" w:styleId="BesuchterHyperlink">
    <w:name w:val="FollowedHyperlink"/>
    <w:basedOn w:val="Absatz-Standardschriftart"/>
    <w:uiPriority w:val="99"/>
    <w:semiHidden/>
    <w:unhideWhenUsed/>
    <w:rsid w:val="00C7589F"/>
    <w:rPr>
      <w:color w:val="800080"/>
      <w:u w:val="single"/>
    </w:rPr>
  </w:style>
  <w:style w:type="paragraph" w:customStyle="1" w:styleId="xl63">
    <w:name w:val="xl63"/>
    <w:basedOn w:val="Standard"/>
    <w:rsid w:val="00C7589F"/>
    <w:pPr>
      <w:spacing w:before="100" w:beforeAutospacing="1" w:after="100" w:afterAutospacing="1"/>
    </w:pPr>
    <w:rPr>
      <w:rFonts w:eastAsia="Times New Roman" w:cs="Arial"/>
      <w:sz w:val="20"/>
      <w:szCs w:val="20"/>
      <w:lang w:eastAsia="de-DE"/>
    </w:rPr>
  </w:style>
  <w:style w:type="paragraph" w:customStyle="1" w:styleId="xl64">
    <w:name w:val="xl64"/>
    <w:basedOn w:val="Standard"/>
    <w:rsid w:val="00C7589F"/>
    <w:pPr>
      <w:spacing w:before="100" w:beforeAutospacing="1" w:after="100" w:afterAutospacing="1"/>
      <w:jc w:val="center"/>
      <w:textAlignment w:val="center"/>
    </w:pPr>
    <w:rPr>
      <w:rFonts w:eastAsia="Times New Roman" w:cs="Arial"/>
      <w:sz w:val="20"/>
      <w:szCs w:val="20"/>
      <w:lang w:eastAsia="de-DE"/>
    </w:rPr>
  </w:style>
  <w:style w:type="paragraph" w:customStyle="1" w:styleId="xl65">
    <w:name w:val="xl65"/>
    <w:basedOn w:val="Standard"/>
    <w:rsid w:val="00C7589F"/>
    <w:pPr>
      <w:pBdr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Times New Roman" w:cs="Arial"/>
      <w:i/>
      <w:iCs/>
      <w:sz w:val="20"/>
      <w:szCs w:val="20"/>
      <w:lang w:eastAsia="de-DE"/>
    </w:rPr>
  </w:style>
  <w:style w:type="paragraph" w:customStyle="1" w:styleId="xl66">
    <w:name w:val="xl66"/>
    <w:basedOn w:val="Standard"/>
    <w:rsid w:val="00C7589F"/>
    <w:pPr>
      <w:pBdr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eastAsia="Times New Roman" w:cs="Arial"/>
      <w:i/>
      <w:iCs/>
      <w:sz w:val="20"/>
      <w:szCs w:val="20"/>
      <w:lang w:eastAsia="de-DE"/>
    </w:rPr>
  </w:style>
  <w:style w:type="paragraph" w:customStyle="1" w:styleId="xl67">
    <w:name w:val="xl67"/>
    <w:basedOn w:val="Standard"/>
    <w:rsid w:val="00C7589F"/>
    <w:pPr>
      <w:pBdr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Times New Roman" w:cs="Arial"/>
      <w:i/>
      <w:iCs/>
      <w:sz w:val="20"/>
      <w:szCs w:val="20"/>
      <w:lang w:eastAsia="de-DE"/>
    </w:rPr>
  </w:style>
  <w:style w:type="paragraph" w:customStyle="1" w:styleId="xl68">
    <w:name w:val="xl68"/>
    <w:basedOn w:val="Standard"/>
    <w:rsid w:val="00C7589F"/>
    <w:pPr>
      <w:spacing w:before="100" w:beforeAutospacing="1" w:after="100" w:afterAutospacing="1"/>
      <w:jc w:val="center"/>
      <w:textAlignment w:val="center"/>
    </w:pPr>
    <w:rPr>
      <w:rFonts w:eastAsia="Times New Roman" w:cs="Arial"/>
      <w:b/>
      <w:bCs/>
      <w:sz w:val="20"/>
      <w:szCs w:val="20"/>
      <w:lang w:eastAsia="de-DE"/>
    </w:rPr>
  </w:style>
  <w:style w:type="paragraph" w:styleId="Listenabsatz">
    <w:name w:val="List Paragraph"/>
    <w:basedOn w:val="Standard"/>
    <w:uiPriority w:val="34"/>
    <w:qFormat/>
    <w:rsid w:val="00C7589F"/>
    <w:pPr>
      <w:ind w:left="720"/>
      <w:contextualSpacing/>
    </w:pPr>
  </w:style>
  <w:style w:type="paragraph" w:customStyle="1" w:styleId="xl69">
    <w:name w:val="xl69"/>
    <w:basedOn w:val="Standard"/>
    <w:rsid w:val="00527E7B"/>
    <w:pPr>
      <w:pBdr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70">
    <w:name w:val="xl70"/>
    <w:basedOn w:val="Standard"/>
    <w:rsid w:val="00527E7B"/>
    <w:pPr>
      <w:pBdr>
        <w:left w:val="single" w:sz="4" w:space="0" w:color="auto"/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71">
    <w:name w:val="xl71"/>
    <w:basedOn w:val="Standard"/>
    <w:rsid w:val="00527E7B"/>
    <w:pPr>
      <w:pBdr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72">
    <w:name w:val="xl72"/>
    <w:basedOn w:val="Standard"/>
    <w:rsid w:val="00527E7B"/>
    <w:pPr>
      <w:pBdr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73">
    <w:name w:val="xl73"/>
    <w:basedOn w:val="Standard"/>
    <w:rsid w:val="00527E7B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i/>
      <w:iCs/>
      <w:sz w:val="18"/>
      <w:szCs w:val="18"/>
      <w:lang w:eastAsia="de-DE"/>
    </w:rPr>
  </w:style>
  <w:style w:type="paragraph" w:customStyle="1" w:styleId="xl74">
    <w:name w:val="xl74"/>
    <w:basedOn w:val="Standard"/>
    <w:rsid w:val="00527E7B"/>
    <w:pPr>
      <w:pBdr>
        <w:left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i/>
      <w:iCs/>
      <w:sz w:val="18"/>
      <w:szCs w:val="18"/>
      <w:lang w:eastAsia="de-DE"/>
    </w:rPr>
  </w:style>
  <w:style w:type="paragraph" w:customStyle="1" w:styleId="xl75">
    <w:name w:val="xl75"/>
    <w:basedOn w:val="Standard"/>
    <w:rsid w:val="00527E7B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i/>
      <w:iCs/>
      <w:sz w:val="18"/>
      <w:szCs w:val="18"/>
      <w:lang w:eastAsia="de-DE"/>
    </w:rPr>
  </w:style>
  <w:style w:type="paragraph" w:customStyle="1" w:styleId="xl76">
    <w:name w:val="xl76"/>
    <w:basedOn w:val="Standard"/>
    <w:rsid w:val="00527E7B"/>
    <w:pPr>
      <w:pBdr>
        <w:left w:val="single" w:sz="4" w:space="0" w:color="auto"/>
      </w:pBdr>
      <w:shd w:val="clear" w:color="000000" w:fill="C5D9F1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77">
    <w:name w:val="xl77"/>
    <w:basedOn w:val="Standard"/>
    <w:rsid w:val="00527E7B"/>
    <w:pPr>
      <w:shd w:val="clear" w:color="000000" w:fill="C5D9F1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78">
    <w:name w:val="xl78"/>
    <w:basedOn w:val="Standard"/>
    <w:rsid w:val="00527E7B"/>
    <w:pPr>
      <w:pBdr>
        <w:lef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i/>
      <w:iCs/>
      <w:sz w:val="18"/>
      <w:szCs w:val="18"/>
      <w:lang w:eastAsia="de-DE"/>
    </w:rPr>
  </w:style>
  <w:style w:type="paragraph" w:customStyle="1" w:styleId="xl79">
    <w:name w:val="xl79"/>
    <w:basedOn w:val="Standard"/>
    <w:rsid w:val="00527E7B"/>
    <w:pPr>
      <w:pBdr>
        <w:left w:val="single" w:sz="4" w:space="0" w:color="auto"/>
      </w:pBdr>
      <w:shd w:val="clear" w:color="000000" w:fill="FFFF00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80">
    <w:name w:val="xl80"/>
    <w:basedOn w:val="Standard"/>
    <w:rsid w:val="00527E7B"/>
    <w:pPr>
      <w:shd w:val="clear" w:color="000000" w:fill="FFFF00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81">
    <w:name w:val="xl81"/>
    <w:basedOn w:val="Standard"/>
    <w:rsid w:val="00527E7B"/>
    <w:pPr>
      <w:pBdr>
        <w:top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82">
    <w:name w:val="xl82"/>
    <w:basedOn w:val="Standard"/>
    <w:rsid w:val="00527E7B"/>
    <w:pPr>
      <w:pBdr>
        <w:top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83">
    <w:name w:val="xl83"/>
    <w:basedOn w:val="Standard"/>
    <w:rsid w:val="00527E7B"/>
    <w:pPr>
      <w:pBdr>
        <w:top w:val="single" w:sz="4" w:space="0" w:color="auto"/>
        <w:lef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18"/>
      <w:szCs w:val="18"/>
      <w:lang w:eastAsia="de-DE"/>
    </w:rPr>
  </w:style>
  <w:style w:type="paragraph" w:customStyle="1" w:styleId="xl84">
    <w:name w:val="xl84"/>
    <w:basedOn w:val="Standard"/>
    <w:rsid w:val="00527E7B"/>
    <w:pP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i/>
      <w:iCs/>
      <w:sz w:val="18"/>
      <w:szCs w:val="18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0589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5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86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377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72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115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397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606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248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318</Words>
  <Characters>8310</Characters>
  <Application>Microsoft Office Word</Application>
  <DocSecurity>0</DocSecurity>
  <Lines>69</Lines>
  <Paragraphs>1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lorian Loffing</dc:creator>
  <cp:keywords/>
  <dc:description/>
  <cp:lastModifiedBy>Florian Loffing</cp:lastModifiedBy>
  <cp:revision>130</cp:revision>
  <dcterms:created xsi:type="dcterms:W3CDTF">2012-08-10T12:30:00Z</dcterms:created>
  <dcterms:modified xsi:type="dcterms:W3CDTF">2012-09-29T15:54:00Z</dcterms:modified>
</cp:coreProperties>
</file>